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527C8" w:rsidRDefault="00B527C8"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527C8" w:rsidRDefault="00B527C8"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527C8" w:rsidRDefault="00B527C8"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527C8" w:rsidRDefault="00B527C8"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527C8" w:rsidRDefault="00B527C8"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527C8" w:rsidRDefault="00B527C8"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527C8" w:rsidRDefault="00B527C8"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527C8" w:rsidRDefault="00B527C8"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527C8" w:rsidRDefault="00B527C8"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527C8" w:rsidRDefault="00B527C8"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527C8" w:rsidRDefault="00B527C8"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527C8" w:rsidRDefault="00B527C8"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4D2535C5" w:rsidR="001270FD" w:rsidRDefault="00C80CCF" w:rsidP="00C3491A">
      <w:pPr>
        <w:pStyle w:val="DaftarParagraf"/>
        <w:numPr>
          <w:ilvl w:val="0"/>
          <w:numId w:val="32"/>
        </w:numPr>
        <w:spacing w:after="0" w:line="480" w:lineRule="auto"/>
        <w:ind w:left="1071" w:hanging="357"/>
        <w:jc w:val="left"/>
        <w:outlineLvl w:val="2"/>
      </w:pPr>
      <w:r>
        <w:t xml:space="preserve">Sejarah Osaka </w:t>
      </w:r>
      <w:r w:rsidRPr="00C80CCF">
        <w:rPr>
          <w:lang w:val="en-US"/>
        </w:rPr>
        <w:t>Ramen</w:t>
      </w:r>
      <w:r>
        <w:t xml:space="preserve"> Depok</w:t>
      </w:r>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527C8" w:rsidRDefault="00B527C8"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527C8" w:rsidRDefault="00B527C8"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527C8" w:rsidRDefault="00B527C8"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527C8" w:rsidRDefault="00B527C8"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527C8" w:rsidRDefault="00B527C8"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527C8" w:rsidRDefault="00B527C8"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527C8" w:rsidRDefault="00B527C8"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527C8" w:rsidRPr="0001106F" w:rsidRDefault="00B527C8"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527C8" w:rsidRDefault="00B527C8"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527C8" w:rsidRDefault="00B527C8"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527C8" w:rsidRDefault="00B527C8"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527C8" w:rsidRDefault="00B527C8"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527C8" w:rsidRDefault="00B527C8"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527C8" w:rsidRPr="0001106F" w:rsidRDefault="00B527C8"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1952198"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1952199"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527C8" w:rsidRDefault="00B527C8"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527C8" w:rsidRDefault="00B527C8"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527C8" w:rsidRDefault="00B527C8"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527C8" w:rsidRDefault="00B527C8"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527C8" w:rsidRDefault="00B527C8"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527C8" w:rsidRPr="00F800C4" w:rsidRDefault="00B527C8"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527C8" w:rsidRPr="0001106F" w:rsidRDefault="00B527C8"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527C8" w:rsidRPr="00F800C4" w:rsidRDefault="00B527C8"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527C8" w:rsidRDefault="00B527C8"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527C8" w:rsidRDefault="00B527C8"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527C8" w:rsidRDefault="00B527C8"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527C8" w:rsidRDefault="00B527C8"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527C8" w:rsidRDefault="00B527C8"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527C8" w:rsidRDefault="00B527C8"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527C8" w:rsidRDefault="00B527C8"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527C8" w:rsidRDefault="00B527C8"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527C8" w:rsidRPr="00F800C4" w:rsidRDefault="00B527C8"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527C8" w:rsidRPr="0001106F" w:rsidRDefault="00B527C8"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527C8" w:rsidRPr="00F800C4" w:rsidRDefault="00B527C8"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527C8" w:rsidRDefault="00B527C8"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527C8" w:rsidRDefault="00B527C8"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527C8" w:rsidRDefault="00B527C8"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6C057942" w:rsidR="008335A4" w:rsidRDefault="00092576" w:rsidP="00A20FF3">
      <w:pPr>
        <w:pStyle w:val="DaftarParagraf"/>
        <w:spacing w:after="0" w:line="240" w:lineRule="auto"/>
        <w:ind w:left="709"/>
        <w:jc w:val="center"/>
      </w:pPr>
      <w:r>
        <w:object w:dxaOrig="11221" w:dyaOrig="6360" w14:anchorId="1344AF9E">
          <v:shape id="_x0000_i1027" type="#_x0000_t75" style="width:396.75pt;height:225pt" o:ole="">
            <v:imagedata r:id="rId17" o:title=""/>
          </v:shape>
          <o:OLEObject Type="Embed" ProgID="Visio.Drawing.15" ShapeID="_x0000_i1027" DrawAspect="Content" ObjectID="_1621952200"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lastRenderedPageBreak/>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t>Diagram Nol Sistem yang Diusulkan</w:t>
      </w:r>
    </w:p>
    <w:p w14:paraId="76A18EB7" w14:textId="3638F6FB" w:rsidR="008335A4" w:rsidRDefault="00092576" w:rsidP="00A20FF3">
      <w:pPr>
        <w:pStyle w:val="DaftarParagraf"/>
        <w:spacing w:after="0" w:line="240" w:lineRule="auto"/>
        <w:ind w:left="709"/>
        <w:jc w:val="center"/>
      </w:pPr>
      <w:r>
        <w:object w:dxaOrig="11281" w:dyaOrig="9196" w14:anchorId="47E2886A">
          <v:shape id="_x0000_i1028" type="#_x0000_t75" style="width:396.75pt;height:323.25pt" o:ole="">
            <v:imagedata r:id="rId19" o:title=""/>
          </v:shape>
          <o:OLEObject Type="Embed" ProgID="Visio.Drawing.15" ShapeID="_x0000_i1028" DrawAspect="Content" ObjectID="_1621952201"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1952202"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1952203"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1952204"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3D632B3F" w:rsidR="007F4DC8" w:rsidRDefault="00286FEC" w:rsidP="00A20FF3">
      <w:pPr>
        <w:pStyle w:val="DaftarParagraf"/>
        <w:spacing w:after="0" w:line="240" w:lineRule="auto"/>
        <w:ind w:left="709"/>
      </w:pPr>
      <w:r>
        <w:object w:dxaOrig="10726" w:dyaOrig="6526" w14:anchorId="66BF9745">
          <v:shape id="_x0000_i1032" type="#_x0000_t75" style="width:396pt;height:241.5pt" o:ole="">
            <v:imagedata r:id="rId27" o:title=""/>
          </v:shape>
          <o:OLEObject Type="Embed" ProgID="Visio.Drawing.15" ShapeID="_x0000_i1032" DrawAspect="Content" ObjectID="_1621952205"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77777777" w:rsidR="00D60E67" w:rsidRDefault="003E5899" w:rsidP="00A20FF3">
      <w:pPr>
        <w:spacing w:after="0" w:line="240" w:lineRule="auto"/>
        <w:ind w:left="714"/>
      </w:pPr>
      <w:r>
        <w:object w:dxaOrig="8130" w:dyaOrig="4111" w14:anchorId="32F00025">
          <v:shape id="_x0000_i1033" type="#_x0000_t75" style="width:396.75pt;height:200.25pt" o:ole="">
            <v:imagedata r:id="rId29" o:title=""/>
          </v:shape>
          <o:OLEObject Type="Embed" ProgID="Visio.Drawing.15" ShapeID="_x0000_i1033" DrawAspect="Content" ObjectID="_1621952206"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77777777" w:rsidR="00291D06" w:rsidRDefault="00C05BE3" w:rsidP="00A20FF3">
      <w:pPr>
        <w:spacing w:after="0" w:line="240" w:lineRule="auto"/>
        <w:ind w:left="714"/>
      </w:pPr>
      <w:r>
        <w:object w:dxaOrig="8761" w:dyaOrig="4111" w14:anchorId="3C426249">
          <v:shape id="_x0000_i1034" type="#_x0000_t75" style="width:396.75pt;height:186pt" o:ole="">
            <v:imagedata r:id="rId31" o:title=""/>
          </v:shape>
          <o:OLEObject Type="Embed" ProgID="Visio.Drawing.15" ShapeID="_x0000_i1034" DrawAspect="Content" ObjectID="_1621952207"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777777" w:rsidR="00C05BE3" w:rsidRDefault="00C05BE3" w:rsidP="00A20FF3">
      <w:pPr>
        <w:spacing w:after="0" w:line="240" w:lineRule="auto"/>
        <w:ind w:left="714"/>
      </w:pPr>
      <w:r>
        <w:object w:dxaOrig="8761" w:dyaOrig="4111" w14:anchorId="59C15200">
          <v:shape id="_x0000_i1035" type="#_x0000_t75" style="width:396.75pt;height:186pt" o:ole="">
            <v:imagedata r:id="rId33" o:title=""/>
          </v:shape>
          <o:OLEObject Type="Embed" ProgID="Visio.Drawing.15" ShapeID="_x0000_i1035" DrawAspect="Content" ObjectID="_1621952208"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527C8" w:rsidRPr="00863846" w:rsidRDefault="00B527C8"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527C8" w:rsidRPr="00863846" w:rsidRDefault="00B527C8"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527C8" w:rsidRDefault="00B527C8"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527C8" w:rsidRDefault="00B527C8"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527C8" w:rsidRDefault="00B527C8"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527C8" w:rsidRDefault="00B527C8"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527C8" w:rsidRDefault="00B527C8"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527C8" w:rsidRDefault="00B527C8"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527C8" w:rsidRDefault="00B527C8"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527C8" w:rsidRDefault="00B527C8"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bookmarkStart w:id="0" w:name="_GoBack"/>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75C993DC" w14:textId="19C9039A" w:rsidR="004B0F57" w:rsidRDefault="00B527C8" w:rsidP="003B6493">
                              <w:r>
                                <w:rPr>
                                  <w:noProof/>
                                  <w:color w:val="000000"/>
                                  <w:sz w:val="20"/>
                                  <w:szCs w:val="20"/>
                                </w:rPr>
                                <w:t>jumlah</w:t>
                              </w:r>
                            </w:p>
                            <w:p w14:paraId="4F9BDF3F" w14:textId="594D463E" w:rsidR="004B0F57" w:rsidRPr="004B0F57" w:rsidRDefault="004B0F57"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527C8" w:rsidRDefault="00B527C8"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527C8" w:rsidRDefault="00B527C8"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527C8" w:rsidRDefault="00B527C8"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527C8" w:rsidRDefault="00B527C8"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527C8" w:rsidRDefault="00B527C8"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75C993DC" w14:textId="19C9039A" w:rsidR="004B0F57" w:rsidRDefault="00B527C8" w:rsidP="003B6493">
                        <w:r>
                          <w:rPr>
                            <w:noProof/>
                            <w:color w:val="000000"/>
                            <w:sz w:val="20"/>
                            <w:szCs w:val="20"/>
                          </w:rPr>
                          <w:t>jumlah</w:t>
                        </w:r>
                      </w:p>
                      <w:p w14:paraId="4F9BDF3F" w14:textId="594D463E" w:rsidR="004B0F57" w:rsidRPr="004B0F57" w:rsidRDefault="004B0F57"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527C8" w:rsidRDefault="00B527C8"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527C8" w:rsidRDefault="00B527C8"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527C8" w:rsidRDefault="00B527C8"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527C8" w:rsidRDefault="00B527C8"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527C8" w:rsidRDefault="00B527C8" w:rsidP="003B6493">
                        <w:pPr>
                          <w:jc w:val="center"/>
                          <w:rPr>
                            <w:szCs w:val="24"/>
                          </w:rPr>
                        </w:pPr>
                        <w:r>
                          <w:rPr>
                            <w:color w:val="000000"/>
                            <w:sz w:val="20"/>
                            <w:szCs w:val="20"/>
                          </w:rPr>
                          <w:t>level</w:t>
                        </w:r>
                      </w:p>
                    </w:txbxContent>
                  </v:textbox>
                </v:rect>
                <w10:anchorlock/>
              </v:group>
            </w:pict>
          </mc:Fallback>
        </mc:AlternateContent>
      </w:r>
      <w:bookmarkEnd w:id="0"/>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35" o:title=""/>
          </v:shape>
          <o:OLEObject Type="Embed" ProgID="Visio.Drawing.15" ShapeID="_x0000_i1036" DrawAspect="Content" ObjectID="_1621952209"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527C8" w:rsidRPr="00B07330" w:rsidRDefault="00B527C8"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527C8" w:rsidRDefault="00B527C8"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527C8" w:rsidRDefault="00B527C8"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527C8" w:rsidRPr="00B07330" w:rsidRDefault="00B527C8"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527C8" w:rsidRDefault="00B527C8"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527C8" w:rsidRDefault="00B527C8"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527C8" w:rsidRDefault="00B527C8"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527C8" w:rsidRDefault="00B527C8"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527C8" w:rsidRDefault="00B527C8"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527C8" w:rsidRDefault="00B527C8"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527C8" w:rsidRPr="00760544" w:rsidRDefault="00B527C8"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527C8" w:rsidRPr="00760544" w:rsidRDefault="00B527C8"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527C8" w:rsidRDefault="00B527C8"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527C8" w:rsidRDefault="00B527C8"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527C8" w:rsidRDefault="00B527C8"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527C8" w:rsidRDefault="00B527C8"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527C8" w:rsidRDefault="00B527C8"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527C8" w:rsidRDefault="00B527C8"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527C8" w:rsidRDefault="00B527C8"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527C8" w:rsidRPr="00760544" w:rsidRDefault="00B527C8"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527C8" w:rsidRPr="00760544" w:rsidRDefault="00B527C8"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527C8" w:rsidRDefault="00B527C8"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527C8" w:rsidRDefault="00B527C8"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527C8" w:rsidRDefault="00B527C8"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527C8" w:rsidRPr="00E452CB" w:rsidRDefault="00B527C8"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527C8" w:rsidRDefault="00B527C8"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527C8" w:rsidRDefault="00B527C8"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527C8" w:rsidRPr="00760544" w:rsidRDefault="00B527C8"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527C8" w:rsidRPr="00760544" w:rsidRDefault="00B527C8"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527C8" w:rsidRDefault="00B527C8"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527C8" w:rsidRDefault="00B527C8"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527C8" w:rsidRPr="00E452CB" w:rsidRDefault="00B527C8"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527C8" w:rsidRDefault="00B527C8"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527C8" w:rsidRDefault="00B527C8"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527C8" w:rsidRPr="00760544" w:rsidRDefault="00B527C8"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527C8" w:rsidRPr="00760544" w:rsidRDefault="00B527C8"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527C8" w:rsidRDefault="00B527C8"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527C8" w:rsidRDefault="00B527C8"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t>Rancangan Tampilan Daftar Pesanan</w:t>
      </w:r>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527C8" w:rsidRDefault="00B527C8">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527C8" w:rsidRDefault="00B527C8">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527C8" w:rsidRDefault="00B527C8"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527C8" w:rsidRDefault="00B527C8"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527C8" w:rsidRDefault="00B527C8"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527C8" w:rsidRDefault="00B527C8"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527C8" w:rsidRDefault="00B527C8"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527C8" w:rsidRDefault="00B527C8"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527C8" w:rsidRDefault="00B527C8"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527C8" w:rsidRDefault="00B527C8"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527C8" w:rsidRDefault="00B527C8"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527C8" w:rsidRDefault="00B527C8">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527C8" w:rsidRDefault="00B527C8">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527C8" w:rsidRDefault="00B527C8"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527C8" w:rsidRDefault="00B527C8"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527C8" w:rsidRDefault="00B527C8"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527C8" w:rsidRDefault="00B527C8"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527C8" w:rsidRDefault="00B527C8"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527C8" w:rsidRDefault="00B527C8"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527C8" w:rsidRDefault="00B527C8"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527C8" w:rsidRDefault="00B527C8"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527C8" w:rsidRDefault="00B527C8"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527C8" w:rsidRPr="004129D2" w:rsidRDefault="00B527C8"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527C8" w:rsidRPr="004129D2" w:rsidRDefault="00B527C8"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527C8" w:rsidRDefault="00B527C8"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527C8" w:rsidRPr="004129D2" w:rsidRDefault="00B527C8"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527C8" w:rsidRPr="004129D2" w:rsidRDefault="00B527C8"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527C8" w:rsidRPr="004129D2" w:rsidRDefault="00B527C8"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527C8" w:rsidRPr="004129D2" w:rsidRDefault="00B527C8"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527C8" w:rsidRDefault="00B527C8"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527C8" w:rsidRDefault="00B527C8"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527C8" w:rsidRDefault="00B527C8"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527C8" w:rsidRDefault="00B527C8"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527C8" w:rsidRDefault="00B527C8"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527C8" w:rsidRDefault="00B527C8"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527C8" w:rsidRDefault="00B527C8"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527C8" w:rsidRDefault="00B527C8"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527C8" w:rsidRDefault="00B527C8"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527C8" w:rsidRDefault="00B527C8"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527C8" w:rsidRDefault="00B527C8"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527C8" w:rsidRDefault="00B527C8"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527C8" w:rsidRDefault="00B527C8"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527C8" w:rsidRPr="00EB518D" w:rsidRDefault="00B527C8"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527C8" w:rsidRPr="00EB518D" w:rsidRDefault="00B527C8"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527C8" w:rsidRPr="00EB518D" w:rsidRDefault="00B527C8"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527C8" w:rsidRPr="003067B5" w:rsidRDefault="00B527C8"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527C8" w:rsidRDefault="00B527C8"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527C8" w:rsidRDefault="00B527C8"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527C8" w:rsidRDefault="00B527C8"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527C8" w:rsidRDefault="00B527C8"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527C8" w:rsidRDefault="00B527C8"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527C8" w:rsidRDefault="00B527C8"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527C8" w:rsidRDefault="00B527C8"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527C8" w:rsidRPr="00EB518D" w:rsidRDefault="00B527C8"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527C8" w:rsidRPr="00EB518D" w:rsidRDefault="00B527C8"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527C8" w:rsidRPr="00EB518D" w:rsidRDefault="00B527C8"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527C8" w:rsidRPr="003067B5" w:rsidRDefault="00B527C8"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527C8" w:rsidRDefault="00B527C8"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527C8" w:rsidRDefault="00B527C8"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527C8" w:rsidRDefault="00B527C8"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527C8" w:rsidRDefault="00B527C8"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527C8" w:rsidRDefault="00B527C8"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527C8" w:rsidRDefault="00B527C8"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527C8" w:rsidRDefault="00B527C8"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527C8" w:rsidRDefault="00B527C8"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527C8" w:rsidRDefault="00B527C8"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527C8" w:rsidRPr="00EB518D" w:rsidRDefault="00B527C8"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527C8" w:rsidRPr="00EB518D" w:rsidRDefault="00B527C8"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527C8" w:rsidRDefault="00B527C8"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527C8" w:rsidRDefault="00B527C8"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527C8" w:rsidRDefault="00B527C8"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527C8" w:rsidRDefault="00B527C8"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527C8" w:rsidRPr="007F4869" w:rsidRDefault="00B527C8"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527C8" w:rsidRDefault="00B527C8"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527C8" w:rsidRDefault="00B527C8"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527C8" w:rsidRDefault="00B527C8"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527C8" w:rsidRDefault="00B527C8"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527C8" w:rsidRDefault="00B527C8"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527C8" w:rsidRDefault="00B527C8"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527C8" w:rsidRDefault="00B527C8"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527C8" w:rsidRDefault="00B527C8"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527C8" w:rsidRDefault="00B527C8"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527C8" w:rsidRDefault="00B527C8"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527C8" w:rsidRDefault="00B527C8"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527C8" w:rsidRPr="00EB518D" w:rsidRDefault="00B527C8"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527C8" w:rsidRPr="00EB518D" w:rsidRDefault="00B527C8"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527C8" w:rsidRDefault="00B527C8"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527C8" w:rsidRDefault="00B527C8"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527C8" w:rsidRDefault="00B527C8"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527C8" w:rsidRDefault="00B527C8"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527C8" w:rsidRPr="007F4869" w:rsidRDefault="00B527C8"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527C8" w:rsidRDefault="00B527C8"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527C8" w:rsidRDefault="00B527C8"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527C8" w:rsidRDefault="00B527C8"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527C8" w:rsidRDefault="00B527C8"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527C8" w:rsidRDefault="00B527C8"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527C8" w:rsidRDefault="00B527C8"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527C8" w:rsidRDefault="00B527C8"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527C8" w:rsidRDefault="00B527C8"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527C8" w:rsidRDefault="00B527C8"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527C8" w:rsidRDefault="00B527C8"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527C8" w:rsidRDefault="00B527C8"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527C8" w:rsidRDefault="00B527C8"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527C8" w:rsidRDefault="00B527C8"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527C8" w:rsidRDefault="00B527C8"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527C8" w:rsidRPr="00912716" w:rsidRDefault="00B527C8"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527C8" w:rsidRPr="00912716" w:rsidRDefault="00B527C8"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527C8" w:rsidRPr="00912716" w:rsidRDefault="00B527C8"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527C8" w:rsidRPr="00912716" w:rsidRDefault="00B527C8"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527C8" w:rsidRPr="00912716" w:rsidRDefault="00B527C8"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527C8" w:rsidRPr="00912716" w:rsidRDefault="00B527C8"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527C8" w:rsidRDefault="00B527C8"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527C8" w:rsidRDefault="00B527C8"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527C8" w:rsidRDefault="00B527C8"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B527C8" w:rsidRDefault="00B527C8"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527C8" w:rsidRDefault="00B527C8"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527C8" w:rsidRDefault="00B527C8"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527C8" w:rsidRDefault="00B527C8"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527C8" w:rsidRDefault="00B527C8"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527C8" w:rsidRDefault="00B527C8"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527C8" w:rsidRPr="00912716" w:rsidRDefault="00B527C8"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527C8" w:rsidRPr="00912716" w:rsidRDefault="00B527C8"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527C8" w:rsidRPr="00912716" w:rsidRDefault="00B527C8"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527C8" w:rsidRPr="00912716" w:rsidRDefault="00B527C8"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527C8" w:rsidRPr="00912716" w:rsidRDefault="00B527C8"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527C8" w:rsidRPr="00912716" w:rsidRDefault="00B527C8"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527C8" w:rsidRDefault="00B527C8"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527C8" w:rsidRDefault="00B527C8"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527C8" w:rsidRDefault="00B527C8"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B527C8" w:rsidRDefault="00B527C8"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48">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49">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1CBAC" w14:textId="77777777" w:rsidR="00703186" w:rsidRDefault="00703186" w:rsidP="00C95EF7">
      <w:pPr>
        <w:spacing w:after="0" w:line="240" w:lineRule="auto"/>
      </w:pPr>
      <w:r>
        <w:separator/>
      </w:r>
    </w:p>
  </w:endnote>
  <w:endnote w:type="continuationSeparator" w:id="0">
    <w:p w14:paraId="7815D025" w14:textId="77777777" w:rsidR="00703186" w:rsidRDefault="00703186"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527C8" w:rsidRDefault="00B527C8">
    <w:pPr>
      <w:pStyle w:val="Footer"/>
      <w:jc w:val="center"/>
    </w:pPr>
  </w:p>
  <w:p w14:paraId="2F1DA871" w14:textId="77777777" w:rsidR="00B527C8" w:rsidRDefault="00B52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527C8" w:rsidRDefault="00B527C8">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527C8" w:rsidRDefault="00B52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EBBE0" w14:textId="77777777" w:rsidR="00703186" w:rsidRDefault="00703186" w:rsidP="00C95EF7">
      <w:pPr>
        <w:spacing w:after="0" w:line="240" w:lineRule="auto"/>
      </w:pPr>
      <w:r>
        <w:separator/>
      </w:r>
    </w:p>
  </w:footnote>
  <w:footnote w:type="continuationSeparator" w:id="0">
    <w:p w14:paraId="63AF4749" w14:textId="77777777" w:rsidR="00703186" w:rsidRDefault="00703186"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527C8" w:rsidRDefault="00B527C8">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527C8" w:rsidRDefault="00B527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EndPr/>
    <w:sdtContent>
      <w:p w14:paraId="14154F0E" w14:textId="77777777" w:rsidR="00B527C8" w:rsidRDefault="00B527C8">
        <w:pPr>
          <w:pStyle w:val="Header"/>
          <w:jc w:val="right"/>
        </w:pPr>
        <w:r>
          <w:fldChar w:fldCharType="begin"/>
        </w:r>
        <w:r>
          <w:instrText>PAGE   \* MERGEFORMAT</w:instrText>
        </w:r>
        <w:r>
          <w:fldChar w:fldCharType="separate"/>
        </w:r>
        <w:r>
          <w:t>2</w:t>
        </w:r>
        <w:r>
          <w:fldChar w:fldCharType="end"/>
        </w:r>
      </w:p>
    </w:sdtContent>
  </w:sdt>
  <w:p w14:paraId="10867A2C" w14:textId="77777777" w:rsidR="00B527C8" w:rsidRDefault="00B527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527C8" w:rsidRDefault="00B527C8">
    <w:pPr>
      <w:pStyle w:val="Header"/>
      <w:jc w:val="right"/>
    </w:pPr>
  </w:p>
  <w:p w14:paraId="32AFAAD1" w14:textId="77777777" w:rsidR="00B527C8" w:rsidRDefault="00B527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A7"/>
    <w:rsid w:val="000846ED"/>
    <w:rsid w:val="00084CC6"/>
    <w:rsid w:val="00084F30"/>
    <w:rsid w:val="00085270"/>
    <w:rsid w:val="0008667B"/>
    <w:rsid w:val="00092576"/>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36C"/>
    <w:rsid w:val="00136CB2"/>
    <w:rsid w:val="00136F5F"/>
    <w:rsid w:val="00137FE4"/>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6DD"/>
    <w:rsid w:val="00283CA0"/>
    <w:rsid w:val="00285E98"/>
    <w:rsid w:val="00286FEC"/>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57A59"/>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87AF8"/>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4D3E"/>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20CB5"/>
    <w:rsid w:val="00D20DEC"/>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E2679-F308-4FFD-93ED-E47A5A372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1</TotalTime>
  <Pages>91</Pages>
  <Words>14588</Words>
  <Characters>83158</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96</cp:revision>
  <cp:lastPrinted>2019-05-16T12:03:00Z</cp:lastPrinted>
  <dcterms:created xsi:type="dcterms:W3CDTF">2019-04-09T14:31:00Z</dcterms:created>
  <dcterms:modified xsi:type="dcterms:W3CDTF">2019-06-1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